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37C35862" w14:textId="77777777" w:rsidR="00F9444C" w:rsidRDefault="007C3ACB">
          <w:pPr>
            <w:pStyle w:val="NoSpacing"/>
          </w:pPr>
          <w:r>
            <w:t>Your Name</w:t>
          </w:r>
        </w:p>
      </w:sdtContent>
    </w:sdt>
    <w:p w14:paraId="5C2270F4" w14:textId="77777777" w:rsidR="00E614DD" w:rsidRDefault="00ED212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0543A2D" w14:textId="77777777" w:rsidR="00E614DD" w:rsidRDefault="00ED212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A489BA7" w14:textId="77777777" w:rsidR="00E614DD" w:rsidRDefault="00ED212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0263069" w14:textId="0918397F" w:rsidR="00337339" w:rsidRDefault="007C3ACB" w:rsidP="00337339">
      <w:pPr>
        <w:pStyle w:val="Title"/>
      </w:pPr>
      <w:r>
        <w:t>Response Essay</w:t>
      </w:r>
    </w:p>
    <w:p w14:paraId="016262AE" w14:textId="2B84409B" w:rsidR="00337339" w:rsidRDefault="007C3ACB" w:rsidP="00337339">
      <w:r>
        <w:t xml:space="preserve">Monstress, a remarkable </w:t>
      </w:r>
      <w:r w:rsidR="002B586F">
        <w:t>comic</w:t>
      </w:r>
      <w:r>
        <w:t xml:space="preserve"> written by Marjorie M. Liu, is </w:t>
      </w:r>
      <w:r w:rsidR="00BB1721">
        <w:t>the</w:t>
      </w:r>
      <w:r>
        <w:t xml:space="preserve"> story of </w:t>
      </w:r>
      <w:r w:rsidR="00BB1721">
        <w:t xml:space="preserve">an </w:t>
      </w:r>
      <w:proofErr w:type="spellStart"/>
      <w:r w:rsidR="009D2877">
        <w:t>Arcanic</w:t>
      </w:r>
      <w:proofErr w:type="spellEnd"/>
      <w:r w:rsidR="00BB1721">
        <w:t xml:space="preserve"> </w:t>
      </w:r>
      <w:r>
        <w:t xml:space="preserve">teenage girl, </w:t>
      </w:r>
      <w:proofErr w:type="spellStart"/>
      <w:r>
        <w:t>Maika</w:t>
      </w:r>
      <w:proofErr w:type="spellEnd"/>
      <w:r>
        <w:t xml:space="preserve"> </w:t>
      </w:r>
      <w:proofErr w:type="spellStart"/>
      <w:r>
        <w:t>Halfwolf</w:t>
      </w:r>
      <w:proofErr w:type="spellEnd"/>
      <w:r>
        <w:t>. She is a human with exceptional superpowers</w:t>
      </w:r>
      <w:r w:rsidR="00451717">
        <w:t xml:space="preserve"> that </w:t>
      </w:r>
      <w:r w:rsidR="000C26DB">
        <w:t>come</w:t>
      </w:r>
      <w:r w:rsidR="00451717">
        <w:t xml:space="preserve"> from a monster living inside her. She has been struggling with her identity since the very beginning of the story and goes on a long way to know</w:t>
      </w:r>
      <w:r w:rsidR="000C26DB">
        <w:t xml:space="preserve"> her past and her mother. In the</w:t>
      </w:r>
      <w:r w:rsidR="00451717">
        <w:t xml:space="preserve"> search for her identity, she keeps fighting with this monster while keeping some of her humanity. In this journey, s</w:t>
      </w:r>
      <w:r w:rsidR="000C26DB">
        <w:t>he is also being haunted and</w:t>
      </w:r>
      <w:r w:rsidR="00451717">
        <w:t xml:space="preserve"> gets closer to all the answers she wanted to know.</w:t>
      </w:r>
      <w:r w:rsidR="009D2877">
        <w:t xml:space="preserve"> </w:t>
      </w:r>
    </w:p>
    <w:p w14:paraId="24C66879" w14:textId="7FD60194" w:rsidR="00B26E70" w:rsidRDefault="007C3ACB" w:rsidP="00B26E70">
      <w:r>
        <w:t>The</w:t>
      </w:r>
      <w:r w:rsidR="002B586F">
        <w:t xml:space="preserve"> </w:t>
      </w:r>
      <w:r>
        <w:t>first chapter of the book describes severe kinds of imprisonment, slave auction, torture, sexual assault and scientific experimentation on people who were accused of being monsters</w:t>
      </w:r>
      <w:r w:rsidR="00CB56AC">
        <w:fldChar w:fldCharType="begin"/>
      </w:r>
      <w:r w:rsidR="00CB56AC">
        <w:instrText xml:space="preserve"> ADDIN ZOTERO_ITEM CSL_CITATION {"citationID":"xwJUnOIm","properties":{"formattedCitation":"(Liu et al.)","plainCitation":"(Liu et al.)","noteIndex":0},"citationItems":[{"id":98,"uris":["http://zotero.org/users/local/bWNXhCgk/items/NWLWE64P"],"uri":["http://zotero.org/users/local/bWNXhCgk/items/NWLWE64P"],"itemData":{"id":98,"type":"webpage","title":"Monstress. Book one Book one","abstract":"A teenage girl struggles to overcome the trauma of war in an alternate, matriarchal 1900s Asia that's brimming with arcane dangers. This task is made all the more difficult by her mysterious psychic link to an eldritch monster of tremendous power--a connection that will transform them both, and place them in the crosshairs of both human and otherworldly powers.Creator/writer MARJORIE LIU (who made history as the first woman to win an Eisner Award for Best Writer) and creator/artist SANA TAKEDA present a deluxe, oversized hardcover edition of their beloved breakout comic in MONSTRESS, BOOK ONE. This massive edition features a striking new cover and includes never-before-seen sketches, script pages, and more for over 500 pages of award-winning content. Collects MONSTRESS #1-18","URL":"https://www.overdrive.com/search?q=D87AD418-A783-4626-B08B-3123ADC9E10D","language":"English","author":[{"family":"Liu","given":"Marjorie M.","suffix":""},{"family":"Takeda","given":"Sana","suffix":""},{"family":"Wooton","given":"Rus","suffix":""},{"family":"Smith","given":"Jennifer M."}],"issued":{"date-parts":[["2019"]]}}}],"schema":"https://github.com/citation-style-language/schema/raw/master/csl-citation.json"} </w:instrText>
      </w:r>
      <w:r w:rsidR="00CB56AC">
        <w:fldChar w:fldCharType="separate"/>
      </w:r>
      <w:r w:rsidR="00CB56AC" w:rsidRPr="00CB56AC">
        <w:rPr>
          <w:rFonts w:ascii="Times New Roman" w:hAnsi="Times New Roman" w:cs="Times New Roman"/>
        </w:rPr>
        <w:t>(Liu et al.)</w:t>
      </w:r>
      <w:r w:rsidR="00CB56AC">
        <w:fldChar w:fldCharType="end"/>
      </w:r>
      <w:r>
        <w:t>. The story has taken place in a matriarchal world, a world influenced by 20</w:t>
      </w:r>
      <w:r w:rsidRPr="001E3A8A">
        <w:rPr>
          <w:vertAlign w:val="superscript"/>
        </w:rPr>
        <w:t>th</w:t>
      </w:r>
      <w:r>
        <w:t xml:space="preserve"> </w:t>
      </w:r>
      <w:r w:rsidR="00885BD7">
        <w:t>century Asia</w:t>
      </w:r>
      <w:r>
        <w:t xml:space="preserve">. </w:t>
      </w:r>
      <w:r w:rsidR="00BB1721">
        <w:t>This story is unique because it is based on matriarchy which</w:t>
      </w:r>
      <w:r w:rsidR="00F925CB">
        <w:t xml:space="preserve"> is rarely found in most comic books but </w:t>
      </w:r>
      <w:r w:rsidR="00BB1721">
        <w:t>it does not mean that a woman should misuse</w:t>
      </w:r>
      <w:r w:rsidR="00F925CB">
        <w:t xml:space="preserve"> her power to rule a country unlike in the book where a</w:t>
      </w:r>
      <w:r w:rsidR="00BB1721">
        <w:t xml:space="preserve"> woman misuses her powers to destroy another race and attacks a teenage girl. One </w:t>
      </w:r>
      <w:r>
        <w:t>can</w:t>
      </w:r>
      <w:r w:rsidR="00BB1721">
        <w:t xml:space="preserve"> easily</w:t>
      </w:r>
      <w:r>
        <w:t xml:space="preserve"> observe the worse attitude of humans </w:t>
      </w:r>
      <w:r w:rsidR="00885BD7">
        <w:t>with a teenage girl who possesses a massive superpower. This chapter b</w:t>
      </w:r>
      <w:r w:rsidR="008251EB">
        <w:t>eing the first in the series,</w:t>
      </w:r>
      <w:r w:rsidR="00885BD7">
        <w:t xml:space="preserve"> has many character</w:t>
      </w:r>
      <w:r w:rsidR="00BB1721">
        <w:t>s a</w:t>
      </w:r>
      <w:r w:rsidR="00885BD7">
        <w:t xml:space="preserve">nd information about different worlds. </w:t>
      </w:r>
      <w:r w:rsidR="00247EC4">
        <w:t>There</w:t>
      </w:r>
      <w:r w:rsidR="009D3FF6">
        <w:t xml:space="preserve"> are three worlds in this story;</w:t>
      </w:r>
      <w:r w:rsidR="00247EC4">
        <w:t xml:space="preserve"> one is the</w:t>
      </w:r>
      <w:r w:rsidR="00885BD7">
        <w:t xml:space="preserve"> world of </w:t>
      </w:r>
      <w:r w:rsidR="00247EC4">
        <w:t>‘</w:t>
      </w:r>
      <w:r w:rsidR="00885BD7">
        <w:t>Old Gods'</w:t>
      </w:r>
      <w:r w:rsidR="008251EB">
        <w:t>,</w:t>
      </w:r>
      <w:r>
        <w:t xml:space="preserve"> who possess evil power</w:t>
      </w:r>
      <w:r w:rsidR="00BB1721">
        <w:t>s</w:t>
      </w:r>
      <w:r w:rsidR="00247EC4">
        <w:t xml:space="preserve">, the other world is </w:t>
      </w:r>
      <w:r w:rsidR="009D3FF6">
        <w:t xml:space="preserve">the </w:t>
      </w:r>
      <w:r w:rsidR="00247EC4">
        <w:t>world of</w:t>
      </w:r>
      <w:r w:rsidR="00885BD7">
        <w:t xml:space="preserve"> ‘Human</w:t>
      </w:r>
      <w:r w:rsidR="00247EC4">
        <w:t>s</w:t>
      </w:r>
      <w:r w:rsidR="00885BD7">
        <w:t>’</w:t>
      </w:r>
      <w:r w:rsidR="00BB1721">
        <w:t xml:space="preserve"> who are normal with limited powers</w:t>
      </w:r>
      <w:r w:rsidR="009D3FF6">
        <w:t>,</w:t>
      </w:r>
      <w:r w:rsidR="00F925CB">
        <w:t xml:space="preserve"> and </w:t>
      </w:r>
      <w:r w:rsidR="00247EC4">
        <w:t>then there is the world of ‘</w:t>
      </w:r>
      <w:proofErr w:type="spellStart"/>
      <w:r w:rsidR="00885BD7">
        <w:t>Arcanics</w:t>
      </w:r>
      <w:proofErr w:type="spellEnd"/>
      <w:r w:rsidR="00247EC4">
        <w:t>’</w:t>
      </w:r>
      <w:r w:rsidR="009D3FF6">
        <w:t>,</w:t>
      </w:r>
      <w:r>
        <w:t xml:space="preserve"> who are powerful but </w:t>
      </w:r>
      <w:r w:rsidR="009D3FF6">
        <w:t>not harmful</w:t>
      </w:r>
      <w:r w:rsidR="00885BD7">
        <w:t xml:space="preserve">. The </w:t>
      </w:r>
      <w:r w:rsidR="00885BD7">
        <w:lastRenderedPageBreak/>
        <w:t>argument</w:t>
      </w:r>
      <w:r>
        <w:t>s</w:t>
      </w:r>
      <w:r w:rsidR="00885BD7">
        <w:t xml:space="preserve"> we see in </w:t>
      </w:r>
      <w:r>
        <w:t xml:space="preserve">the first chapter are made mostly between the </w:t>
      </w:r>
      <w:proofErr w:type="spellStart"/>
      <w:r>
        <w:t>Arcanic</w:t>
      </w:r>
      <w:proofErr w:type="spellEnd"/>
      <w:r>
        <w:t xml:space="preserve"> girl and the humans who caught her for her powers. </w:t>
      </w:r>
      <w:r w:rsidR="000638C6">
        <w:t xml:space="preserve">The arguments </w:t>
      </w:r>
      <w:r w:rsidR="008251EB">
        <w:t xml:space="preserve">are about attaining </w:t>
      </w:r>
      <w:r w:rsidR="000638C6">
        <w:t xml:space="preserve">extreme powers. </w:t>
      </w:r>
    </w:p>
    <w:p w14:paraId="7DF35B2D" w14:textId="1626787E" w:rsidR="00D666C4" w:rsidRDefault="007C3ACB" w:rsidP="00D666C4">
      <w:r>
        <w:t xml:space="preserve">The character of </w:t>
      </w:r>
      <w:r w:rsidR="00B26E70">
        <w:t>Maiko</w:t>
      </w:r>
      <w:r w:rsidR="000638C6">
        <w:t xml:space="preserve">, the </w:t>
      </w:r>
      <w:proofErr w:type="spellStart"/>
      <w:r w:rsidR="000638C6">
        <w:t>Arcanic</w:t>
      </w:r>
      <w:proofErr w:type="spellEnd"/>
      <w:r w:rsidR="000638C6">
        <w:t xml:space="preserve"> girl</w:t>
      </w:r>
      <w:r w:rsidR="008251EB">
        <w:t>,</w:t>
      </w:r>
      <w:r>
        <w:t xml:space="preserve"> slowly grows and with the introduction of more characters in the story with different goals, more issues and conflicts arise. The foremost issue which is the core reason why the story started in the first place, is the identity crisis of </w:t>
      </w:r>
      <w:proofErr w:type="spellStart"/>
      <w:r>
        <w:t>Maika</w:t>
      </w:r>
      <w:proofErr w:type="spellEnd"/>
      <w:r>
        <w:t xml:space="preserve"> who</w:t>
      </w:r>
      <w:r w:rsidR="000638C6">
        <w:t xml:space="preserve"> struggled a lot to know her identity as a human and a monster both. She was always in this process of feeling something very strange and unnatural inside her which made her start the journey as a slave</w:t>
      </w:r>
      <w:r w:rsidR="00CB56AC">
        <w:fldChar w:fldCharType="begin"/>
      </w:r>
      <w:r w:rsidR="00CB56AC">
        <w:instrText xml:space="preserve"> ADDIN ZOTERO_ITEM CSL_CITATION {"citationID":"r0lj8Sbf","properties":{"formattedCitation":"(Liu et al.)","plainCitation":"(Liu et al.)","noteIndex":0},"citationItems":[{"id":98,"uris":["http://zotero.org/users/local/bWNXhCgk/items/NWLWE64P"],"uri":["http://zotero.org/users/local/bWNXhCgk/items/NWLWE64P"],"itemData":{"id":98,"type":"webpage","title":"Monstress. Book one Book one","abstract":"A teenage girl struggles to overcome the trauma of war in an alternate, matriarchal 1900s Asia that's brimming with arcane dangers. This task is made all the more difficult by her mysterious psychic link to an eldritch monster of tremendous power--a connection that will transform them both, and place them in the crosshairs of both human and otherworldly powers.Creator/writer MARJORIE LIU (who made history as the first woman to win an Eisner Award for Best Writer) and creator/artist SANA TAKEDA present a deluxe, oversized hardcover edition of their beloved breakout comic in MONSTRESS, BOOK ONE. This massive edition features a striking new cover and includes never-before-seen sketches, script pages, and more for over 500 pages of award-winning content. Collects MONSTRESS #1-18","URL":"https://www.overdrive.com/search?q=D87AD418-A783-4626-B08B-3123ADC9E10D","language":"English","author":[{"family":"Liu","given":"Marjorie M.","suffix":""},{"family":"Takeda","given":"Sana","suffix":""},{"family":"Wooton","given":"Rus","suffix":""},{"family":"Smith","given":"Jennifer M."}],"issued":{"date-parts":[["2019"]]}}}],"schema":"https://github.com/citation-style-language/schema/raw/master/csl-citation.json"} </w:instrText>
      </w:r>
      <w:r w:rsidR="00CB56AC">
        <w:fldChar w:fldCharType="separate"/>
      </w:r>
      <w:r w:rsidR="00CB56AC" w:rsidRPr="00CB56AC">
        <w:rPr>
          <w:rFonts w:ascii="Times New Roman" w:hAnsi="Times New Roman" w:cs="Times New Roman"/>
        </w:rPr>
        <w:t>(Liu et al.)</w:t>
      </w:r>
      <w:r w:rsidR="00CB56AC">
        <w:fldChar w:fldCharType="end"/>
      </w:r>
      <w:r w:rsidR="000638C6">
        <w:t xml:space="preserve">. At this point in the story, one can observe the limits of slavery and the behavior of </w:t>
      </w:r>
      <w:r w:rsidR="006B184F">
        <w:t>so-called</w:t>
      </w:r>
      <w:r w:rsidR="000638C6">
        <w:t xml:space="preserve"> humans with slaves.</w:t>
      </w:r>
      <w:r w:rsidR="006B184F">
        <w:t xml:space="preserve"> The misuse of powers as humans and the torture </w:t>
      </w:r>
      <w:r w:rsidR="008251EB">
        <w:t>done by them</w:t>
      </w:r>
      <w:r w:rsidR="006B184F">
        <w:t xml:space="preserve"> to achieve their selfish needs is very shocking because human</w:t>
      </w:r>
      <w:r w:rsidR="002066BF">
        <w:t>s</w:t>
      </w:r>
      <w:r w:rsidR="006B184F">
        <w:t xml:space="preserve"> </w:t>
      </w:r>
      <w:r w:rsidR="008251EB">
        <w:t xml:space="preserve">are known to </w:t>
      </w:r>
      <w:r w:rsidR="006B184F">
        <w:t xml:space="preserve">behave nicely especially with people who do not mean to harm anybody. The selfish needs and lust for power make them </w:t>
      </w:r>
      <w:r w:rsidR="008251EB">
        <w:t>cross</w:t>
      </w:r>
      <w:r w:rsidR="006B184F">
        <w:t xml:space="preserve"> limits.</w:t>
      </w:r>
      <w:r>
        <w:t xml:space="preserve"> This </w:t>
      </w:r>
      <w:r w:rsidR="008251EB">
        <w:t xml:space="preserve">is </w:t>
      </w:r>
      <w:r>
        <w:t>seen in the story where the woman</w:t>
      </w:r>
      <w:r w:rsidR="004E62DA">
        <w:t xml:space="preserve"> </w:t>
      </w:r>
      <w:r w:rsidR="008251EB">
        <w:t>from</w:t>
      </w:r>
      <w:r w:rsidR="004E62DA">
        <w:t xml:space="preserve"> the human world steals powerful drugs from the bodies of the victim who possess some kind of power. </w:t>
      </w:r>
    </w:p>
    <w:p w14:paraId="540A9252" w14:textId="0C7D8637" w:rsidR="009D2877" w:rsidRDefault="007C3ACB" w:rsidP="00D666C4">
      <w:r>
        <w:t xml:space="preserve"> </w:t>
      </w:r>
      <w:r w:rsidR="004E62DA">
        <w:t xml:space="preserve">We get to see glimpses of </w:t>
      </w:r>
      <w:proofErr w:type="spellStart"/>
      <w:r w:rsidR="004E62DA">
        <w:t>Maika’s</w:t>
      </w:r>
      <w:proofErr w:type="spellEnd"/>
      <w:r w:rsidR="004E62DA">
        <w:t xml:space="preserve"> past which makes the story understandable</w:t>
      </w:r>
      <w:r w:rsidR="008251EB">
        <w:t>, otherwise, it’s a</w:t>
      </w:r>
      <w:r w:rsidR="00B731AF">
        <w:t xml:space="preserve"> confusing story with extended plots and because so much is happening at the same time. The plot</w:t>
      </w:r>
      <w:r w:rsidR="003F688D">
        <w:t>s are not</w:t>
      </w:r>
      <w:r w:rsidR="00B731AF">
        <w:t xml:space="preserve"> much </w:t>
      </w:r>
      <w:r w:rsidR="003F688D">
        <w:t>clear and some little twists and turns consume time to und</w:t>
      </w:r>
      <w:r w:rsidR="008251EB">
        <w:t>erstand the ongoing conflicts within</w:t>
      </w:r>
      <w:r w:rsidR="003F688D">
        <w:t xml:space="preserve"> the story. </w:t>
      </w:r>
      <w:r w:rsidR="00B731AF">
        <w:t xml:space="preserve">These happenings are the reason why one should work hard </w:t>
      </w:r>
      <w:r w:rsidR="008251EB">
        <w:t>to understand</w:t>
      </w:r>
      <w:r w:rsidR="00B731AF">
        <w:t xml:space="preserve"> the real essence of the story</w:t>
      </w:r>
      <w:r w:rsidR="00F86AF9">
        <w:t xml:space="preserve"> but the information coming from the characters makes it easy to get the real situation</w:t>
      </w:r>
      <w:r w:rsidR="00B731AF">
        <w:t>.</w:t>
      </w:r>
      <w:r w:rsidR="003F688D">
        <w:t xml:space="preserve"> Anyone with strong stamina could go along with this series of Monstress</w:t>
      </w:r>
      <w:r w:rsidR="00CB56AC">
        <w:t xml:space="preserve"> </w:t>
      </w:r>
      <w:r w:rsidR="00CB56AC">
        <w:fldChar w:fldCharType="begin"/>
      </w:r>
      <w:r w:rsidR="00CB56AC">
        <w:instrText xml:space="preserve"> ADDIN ZOTERO_ITEM CSL_CITATION {"citationID":"tUplOmGR","properties":{"formattedCitation":"(Liu et al.)","plainCitation":"(Liu et al.)","noteIndex":0},"citationItems":[{"id":98,"uris":["http://zotero.org/users/local/bWNXhCgk/items/NWLWE64P"],"uri":["http://zotero.org/users/local/bWNXhCgk/items/NWLWE64P"],"itemData":{"id":98,"type":"webpage","title":"Monstress. Book one Book one","abstract":"A teenage girl struggles to overcome the trauma of war in an alternate, matriarchal 1900s Asia that's brimming with arcane dangers. This task is made all the more difficult by her mysterious psychic link to an eldritch monster of tremendous power--a connection that will transform them both, and place them in the crosshairs of both human and otherworldly powers.Creator/writer MARJORIE LIU (who made history as the first woman to win an Eisner Award for Best Writer) and creator/artist SANA TAKEDA present a deluxe, oversized hardcover edition of their beloved breakout comic in MONSTRESS, BOOK ONE. This massive edition features a striking new cover and includes never-before-seen sketches, script pages, and more for over 500 pages of award-winning content. Collects MONSTRESS #1-18","URL":"https://www.overdrive.com/search?q=D87AD418-A783-4626-B08B-3123ADC9E10D","language":"English","author":[{"family":"Liu","given":"Marjorie M.","suffix":""},{"family":"Takeda","given":"Sana","suffix":""},{"family":"Wooton","given":"Rus","suffix":""},{"family":"Smith","given":"Jennifer M."}],"issued":{"date-parts":[["2019"]]}}}],"schema":"https://github.com/citation-style-language/schema/raw/master/csl-citation.json"} </w:instrText>
      </w:r>
      <w:r w:rsidR="00CB56AC">
        <w:fldChar w:fldCharType="separate"/>
      </w:r>
      <w:r w:rsidR="00CB56AC" w:rsidRPr="00CB56AC">
        <w:rPr>
          <w:rFonts w:ascii="Times New Roman" w:hAnsi="Times New Roman" w:cs="Times New Roman"/>
        </w:rPr>
        <w:t>(Liu et al.)</w:t>
      </w:r>
      <w:r w:rsidR="00CB56AC">
        <w:fldChar w:fldCharType="end"/>
      </w:r>
      <w:r w:rsidR="003F688D">
        <w:t>.</w:t>
      </w:r>
    </w:p>
    <w:p w14:paraId="4C23B626" w14:textId="19E6E51C" w:rsidR="00F86AF9" w:rsidRDefault="007C3ACB" w:rsidP="00D666C4">
      <w:r>
        <w:t>Apart from the complex structure, it thoroughly talks about some of the serious issues that are practiced in our society</w:t>
      </w:r>
      <w:r w:rsidR="008251EB">
        <w:t>,</w:t>
      </w:r>
      <w:r>
        <w:t xml:space="preserve"> so this book is a good source for different lessons, one </w:t>
      </w:r>
      <w:r w:rsidR="008251EB">
        <w:t xml:space="preserve">of them </w:t>
      </w:r>
      <w:r>
        <w:lastRenderedPageBreak/>
        <w:t xml:space="preserve">being </w:t>
      </w:r>
      <w:r w:rsidR="008251EB">
        <w:t>the lust for power</w:t>
      </w:r>
      <w:r>
        <w:t>. The</w:t>
      </w:r>
      <w:r w:rsidR="008251EB">
        <w:t xml:space="preserve">mes of slavery, betrayal, love </w:t>
      </w:r>
      <w:r>
        <w:t xml:space="preserve">and feelings are also highlighted through comic characters. </w:t>
      </w:r>
      <w:r w:rsidR="00B80164">
        <w:t xml:space="preserve">Race, an important element, plays a huge role in the book where the </w:t>
      </w:r>
      <w:proofErr w:type="spellStart"/>
      <w:r w:rsidR="00B80164">
        <w:t>Arcanics</w:t>
      </w:r>
      <w:proofErr w:type="spellEnd"/>
      <w:r w:rsidR="00B80164">
        <w:t xml:space="preserve">, a </w:t>
      </w:r>
      <w:r w:rsidR="003D3094">
        <w:t>race of creature</w:t>
      </w:r>
      <w:r w:rsidR="00B80164">
        <w:t xml:space="preserve">s with superpowers have been </w:t>
      </w:r>
      <w:r w:rsidR="003D3094">
        <w:t>at war with humans for many years. Therefore, humans end up arrest</w:t>
      </w:r>
      <w:r w:rsidR="008251EB">
        <w:t xml:space="preserve">ing all the </w:t>
      </w:r>
      <w:proofErr w:type="spellStart"/>
      <w:r w:rsidR="008251EB">
        <w:t>Arcanics</w:t>
      </w:r>
      <w:proofErr w:type="spellEnd"/>
      <w:r w:rsidR="008251EB">
        <w:t xml:space="preserve"> and sell them as slaves or kill </w:t>
      </w:r>
      <w:r w:rsidR="003D3094">
        <w:t xml:space="preserve">them for their powers. </w:t>
      </w:r>
      <w:proofErr w:type="spellStart"/>
      <w:r w:rsidR="003D3094">
        <w:t>Maika’s</w:t>
      </w:r>
      <w:proofErr w:type="spellEnd"/>
      <w:r w:rsidR="003D3094">
        <w:t xml:space="preserve"> desire for identity</w:t>
      </w:r>
      <w:r w:rsidR="008251EB">
        <w:t>,</w:t>
      </w:r>
      <w:r w:rsidR="003D3094">
        <w:t xml:space="preserve"> </w:t>
      </w:r>
      <w:r w:rsidR="004B11A3">
        <w:t>and the relationship she shares with the fellow monsters compels the readers to show sympathy for her character. While the war is a large part of the book,</w:t>
      </w:r>
      <w:r w:rsidR="008251EB">
        <w:t xml:space="preserve"> it provides </w:t>
      </w:r>
      <w:r w:rsidR="004B11A3">
        <w:t xml:space="preserve">a larger ground for the story to evolve. The war with humans, with </w:t>
      </w:r>
      <w:r w:rsidR="008251EB">
        <w:t xml:space="preserve">the </w:t>
      </w:r>
      <w:r w:rsidR="004B11A3">
        <w:t xml:space="preserve">gods and the war with </w:t>
      </w:r>
      <w:proofErr w:type="spellStart"/>
      <w:r w:rsidR="004B11A3">
        <w:t>Arcanics</w:t>
      </w:r>
      <w:proofErr w:type="spellEnd"/>
      <w:r w:rsidR="008251EB">
        <w:t>,</w:t>
      </w:r>
      <w:r w:rsidR="004B11A3">
        <w:t xml:space="preserve"> are the backbone of the story.</w:t>
      </w:r>
    </w:p>
    <w:p w14:paraId="4EC2FB8A" w14:textId="59E37029" w:rsidR="00874BDB" w:rsidRDefault="007C3ACB" w:rsidP="008251EB">
      <w:r>
        <w:t xml:space="preserve"> </w:t>
      </w:r>
      <w:r w:rsidR="00865326">
        <w:t xml:space="preserve">It would be unfair if the greatest strength of </w:t>
      </w:r>
      <w:r w:rsidR="00DC175F">
        <w:t>this</w:t>
      </w:r>
      <w:r w:rsidR="008251EB">
        <w:t xml:space="preserve"> book was ignored since it</w:t>
      </w:r>
      <w:r w:rsidR="00865326">
        <w:t xml:space="preserve"> is the visual perspective of this book, the art of Japanese </w:t>
      </w:r>
      <w:r w:rsidR="00D673FE">
        <w:t xml:space="preserve">Sana Takeda which makes it an artistic </w:t>
      </w:r>
      <w:r w:rsidR="00CB56AC">
        <w:t>masterpiece.</w:t>
      </w:r>
      <w:r w:rsidR="00DC175F">
        <w:t xml:space="preserve"> All the pages are dissolved in fully-rendered artwork and the Japanese effects are used to influence readers with colorful character development.</w:t>
      </w:r>
      <w:r>
        <w:t xml:space="preserve"> It also describes the writer’s personal experiences who used to hear Word War 2 stories from her grandparents.</w:t>
      </w:r>
    </w:p>
    <w:p w14:paraId="46802AED" w14:textId="7D6A9725" w:rsidR="00F86AF9" w:rsidRDefault="007C3ACB" w:rsidP="008251EB">
      <w:r>
        <w:t>This book</w:t>
      </w:r>
      <w:r w:rsidR="008251EB">
        <w:t>,</w:t>
      </w:r>
      <w:r>
        <w:t xml:space="preserve"> </w:t>
      </w:r>
      <w:r w:rsidR="008251EB">
        <w:t>undoubtedly,</w:t>
      </w:r>
      <w:r>
        <w:t xml:space="preserve"> is a great piece of art but it has its flaws too</w:t>
      </w:r>
      <w:r w:rsidR="008251EB">
        <w:t>;</w:t>
      </w:r>
      <w:r>
        <w:t xml:space="preserve"> it </w:t>
      </w:r>
      <w:r w:rsidR="008251EB">
        <w:t>cannot</w:t>
      </w:r>
      <w:r>
        <w:t xml:space="preserve"> be </w:t>
      </w:r>
      <w:r w:rsidR="008251EB">
        <w:t>recommended for</w:t>
      </w:r>
      <w:r>
        <w:t xml:space="preserve"> kids because of the har</w:t>
      </w:r>
      <w:r w:rsidR="00090627">
        <w:t>sh language the writer has used</w:t>
      </w:r>
      <w:r>
        <w:t xml:space="preserve">. However, the depiction of different important themes is the strength of this comic book. </w:t>
      </w:r>
      <w:r w:rsidR="00DC175F">
        <w:t xml:space="preserve">Hence, </w:t>
      </w:r>
      <w:r w:rsidR="003D3094">
        <w:t>it is</w:t>
      </w:r>
      <w:r w:rsidR="00DC175F">
        <w:t xml:space="preserve"> by far the most attractive yet beauti</w:t>
      </w:r>
      <w:r w:rsidR="00090627">
        <w:t>ful comic</w:t>
      </w:r>
      <w:r w:rsidR="00DC175F">
        <w:t xml:space="preserve"> ever produced in recent </w:t>
      </w:r>
      <w:r w:rsidR="00CB56AC">
        <w:t>years.</w:t>
      </w:r>
      <w:r w:rsidR="00DC175F">
        <w:t xml:space="preserve"> </w:t>
      </w:r>
    </w:p>
    <w:p w14:paraId="088AA6CA" w14:textId="4A2D45A9" w:rsidR="00CB56AC" w:rsidRDefault="00CB56AC" w:rsidP="00F86AF9">
      <w:pPr>
        <w:ind w:firstLine="0"/>
      </w:pPr>
    </w:p>
    <w:p w14:paraId="45D639AA" w14:textId="466EFD5C" w:rsidR="00CB56AC" w:rsidRDefault="00CB56AC" w:rsidP="00F86AF9">
      <w:pPr>
        <w:ind w:firstLine="0"/>
      </w:pPr>
    </w:p>
    <w:p w14:paraId="2AFA7AA8" w14:textId="66403667" w:rsidR="00CB56AC" w:rsidRDefault="00CB56AC" w:rsidP="00F86AF9">
      <w:pPr>
        <w:ind w:firstLine="0"/>
      </w:pPr>
    </w:p>
    <w:p w14:paraId="4873F02C" w14:textId="22D1B143" w:rsidR="00CB56AC" w:rsidRDefault="00CB56AC" w:rsidP="00F86AF9">
      <w:pPr>
        <w:ind w:firstLine="0"/>
      </w:pPr>
    </w:p>
    <w:p w14:paraId="618A12AE" w14:textId="08FB9806" w:rsidR="00CB56AC" w:rsidRDefault="00CB56AC" w:rsidP="00F86AF9">
      <w:pPr>
        <w:ind w:firstLine="0"/>
      </w:pPr>
      <w:bookmarkStart w:id="0" w:name="_GoBack"/>
      <w:bookmarkEnd w:id="0"/>
    </w:p>
    <w:p w14:paraId="3703C67E" w14:textId="26E29EF9" w:rsidR="00CB56AC" w:rsidRDefault="00CB56AC" w:rsidP="00F86AF9">
      <w:pPr>
        <w:ind w:firstLine="0"/>
      </w:pPr>
    </w:p>
    <w:p w14:paraId="5EF99012" w14:textId="2718E5AC" w:rsidR="00CB56AC" w:rsidRDefault="00CB56AC" w:rsidP="00F86AF9">
      <w:pPr>
        <w:ind w:firstLine="0"/>
      </w:pPr>
    </w:p>
    <w:p w14:paraId="012FB6E1" w14:textId="1E877C7B" w:rsidR="00CB56AC" w:rsidRDefault="00CB56AC" w:rsidP="00F86AF9">
      <w:pPr>
        <w:ind w:firstLine="0"/>
      </w:pPr>
    </w:p>
    <w:p w14:paraId="4EBF2AA3" w14:textId="16D39E26" w:rsidR="00CB56AC" w:rsidRDefault="00CB56AC" w:rsidP="00F86AF9">
      <w:pPr>
        <w:ind w:firstLine="0"/>
      </w:pPr>
    </w:p>
    <w:p w14:paraId="4F66DB64" w14:textId="73871DCC" w:rsidR="00CB56AC" w:rsidRDefault="00CB56AC" w:rsidP="00F86AF9">
      <w:pPr>
        <w:ind w:firstLine="0"/>
      </w:pPr>
    </w:p>
    <w:p w14:paraId="218F1DB6" w14:textId="0A7399AD" w:rsidR="00CB56AC" w:rsidRDefault="00CB56AC" w:rsidP="00F86AF9">
      <w:pPr>
        <w:ind w:firstLine="0"/>
      </w:pPr>
    </w:p>
    <w:p w14:paraId="548BFAE8" w14:textId="192578D1" w:rsidR="00CB56AC" w:rsidRDefault="00CB56AC" w:rsidP="00F86AF9">
      <w:pPr>
        <w:ind w:firstLine="0"/>
      </w:pPr>
    </w:p>
    <w:p w14:paraId="4D9897EE" w14:textId="43D03968" w:rsidR="00CB56AC" w:rsidRDefault="00090627" w:rsidP="00F86AF9">
      <w:pPr>
        <w:ind w:firstLine="0"/>
      </w:pPr>
      <w:r>
        <w:rPr>
          <w:b/>
          <w:bCs/>
        </w:rPr>
        <w:t>Work C</w:t>
      </w:r>
      <w:r w:rsidR="007C3ACB" w:rsidRPr="00CB56AC">
        <w:rPr>
          <w:b/>
          <w:bCs/>
        </w:rPr>
        <w:t>ited</w:t>
      </w:r>
    </w:p>
    <w:p w14:paraId="59FC3C8E" w14:textId="77777777" w:rsidR="00CB56AC" w:rsidRPr="00CB56AC" w:rsidRDefault="007C3ACB" w:rsidP="00CB56A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B56AC">
        <w:rPr>
          <w:rFonts w:ascii="Times New Roman" w:hAnsi="Times New Roman" w:cs="Times New Roman"/>
        </w:rPr>
        <w:t xml:space="preserve">Liu, Marjorie M., et al. </w:t>
      </w:r>
      <w:r w:rsidRPr="00CB56AC">
        <w:rPr>
          <w:rFonts w:ascii="Times New Roman" w:hAnsi="Times New Roman" w:cs="Times New Roman"/>
          <w:i/>
          <w:iCs/>
        </w:rPr>
        <w:t>Monstress. Book One Book One</w:t>
      </w:r>
      <w:r w:rsidRPr="00CB56AC">
        <w:rPr>
          <w:rFonts w:ascii="Times New Roman" w:hAnsi="Times New Roman" w:cs="Times New Roman"/>
        </w:rPr>
        <w:t>. 2019, https://www.overdrive.com/search?q=D87AD418-A783-4626-B08B-3123ADC9E10D.</w:t>
      </w:r>
    </w:p>
    <w:p w14:paraId="376D52D1" w14:textId="2DF37B6A" w:rsidR="00CB56AC" w:rsidRDefault="007C3ACB" w:rsidP="00F86AF9">
      <w:pPr>
        <w:ind w:firstLine="0"/>
      </w:pPr>
      <w:r>
        <w:fldChar w:fldCharType="end"/>
      </w:r>
    </w:p>
    <w:p w14:paraId="3572D775" w14:textId="11C0842A" w:rsidR="00CB56AC" w:rsidRDefault="00CB56AC" w:rsidP="00F86AF9">
      <w:pPr>
        <w:ind w:firstLine="0"/>
      </w:pPr>
    </w:p>
    <w:p w14:paraId="219AFEE0" w14:textId="77777777" w:rsidR="00CB56AC" w:rsidRDefault="00CB56AC" w:rsidP="00F86AF9">
      <w:pPr>
        <w:ind w:firstLine="0"/>
      </w:pPr>
    </w:p>
    <w:p w14:paraId="79DDF251" w14:textId="77777777" w:rsidR="00CB56AC" w:rsidRDefault="00CB56AC" w:rsidP="00F86AF9">
      <w:pPr>
        <w:ind w:firstLine="0"/>
      </w:pPr>
    </w:p>
    <w:p w14:paraId="39830055" w14:textId="77777777" w:rsidR="00451717" w:rsidRPr="00337339" w:rsidRDefault="00451717" w:rsidP="00337339"/>
    <w:sectPr w:rsidR="00451717" w:rsidRPr="00337339">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41FA83" w14:textId="77777777" w:rsidR="00ED2129" w:rsidRDefault="00ED2129">
      <w:pPr>
        <w:spacing w:line="240" w:lineRule="auto"/>
      </w:pPr>
      <w:r>
        <w:separator/>
      </w:r>
    </w:p>
  </w:endnote>
  <w:endnote w:type="continuationSeparator" w:id="0">
    <w:p w14:paraId="1AAAB9B4" w14:textId="77777777" w:rsidR="00ED2129" w:rsidRDefault="00ED21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4002EFF" w:usb1="C000E47F" w:usb2="00000009" w:usb3="00000000" w:csb0="000001F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5B0B81" w14:textId="77777777" w:rsidR="00ED2129" w:rsidRDefault="00ED2129">
      <w:pPr>
        <w:spacing w:line="240" w:lineRule="auto"/>
      </w:pPr>
      <w:r>
        <w:separator/>
      </w:r>
    </w:p>
  </w:footnote>
  <w:footnote w:type="continuationSeparator" w:id="0">
    <w:p w14:paraId="5382FED1" w14:textId="77777777" w:rsidR="00ED2129" w:rsidRDefault="00ED212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47252" w14:textId="77777777" w:rsidR="00E614DD" w:rsidRDefault="00ED212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D3FF6">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CBE82" w14:textId="77777777" w:rsidR="00E614DD" w:rsidRDefault="00ED212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D3FF6">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2D824004">
      <w:start w:val="1"/>
      <w:numFmt w:val="lowerLetter"/>
      <w:pStyle w:val="TableNote"/>
      <w:suff w:val="space"/>
      <w:lvlText w:val="%1."/>
      <w:lvlJc w:val="left"/>
      <w:pPr>
        <w:ind w:left="0" w:firstLine="720"/>
      </w:pPr>
      <w:rPr>
        <w:rFonts w:hint="default"/>
      </w:rPr>
    </w:lvl>
    <w:lvl w:ilvl="1" w:tplc="44EED77A" w:tentative="1">
      <w:start w:val="1"/>
      <w:numFmt w:val="lowerLetter"/>
      <w:lvlText w:val="%2."/>
      <w:lvlJc w:val="left"/>
      <w:pPr>
        <w:ind w:left="2160" w:hanging="360"/>
      </w:pPr>
    </w:lvl>
    <w:lvl w:ilvl="2" w:tplc="F7F894DE" w:tentative="1">
      <w:start w:val="1"/>
      <w:numFmt w:val="lowerRoman"/>
      <w:lvlText w:val="%3."/>
      <w:lvlJc w:val="right"/>
      <w:pPr>
        <w:ind w:left="2880" w:hanging="180"/>
      </w:pPr>
    </w:lvl>
    <w:lvl w:ilvl="3" w:tplc="78B4F9FE" w:tentative="1">
      <w:start w:val="1"/>
      <w:numFmt w:val="decimal"/>
      <w:lvlText w:val="%4."/>
      <w:lvlJc w:val="left"/>
      <w:pPr>
        <w:ind w:left="3600" w:hanging="360"/>
      </w:pPr>
    </w:lvl>
    <w:lvl w:ilvl="4" w:tplc="31CA5AEC" w:tentative="1">
      <w:start w:val="1"/>
      <w:numFmt w:val="lowerLetter"/>
      <w:lvlText w:val="%5."/>
      <w:lvlJc w:val="left"/>
      <w:pPr>
        <w:ind w:left="4320" w:hanging="360"/>
      </w:pPr>
    </w:lvl>
    <w:lvl w:ilvl="5" w:tplc="6F0EF58A" w:tentative="1">
      <w:start w:val="1"/>
      <w:numFmt w:val="lowerRoman"/>
      <w:lvlText w:val="%6."/>
      <w:lvlJc w:val="right"/>
      <w:pPr>
        <w:ind w:left="5040" w:hanging="180"/>
      </w:pPr>
    </w:lvl>
    <w:lvl w:ilvl="6" w:tplc="6C5EA926" w:tentative="1">
      <w:start w:val="1"/>
      <w:numFmt w:val="decimal"/>
      <w:lvlText w:val="%7."/>
      <w:lvlJc w:val="left"/>
      <w:pPr>
        <w:ind w:left="5760" w:hanging="360"/>
      </w:pPr>
    </w:lvl>
    <w:lvl w:ilvl="7" w:tplc="BCB4C2F4" w:tentative="1">
      <w:start w:val="1"/>
      <w:numFmt w:val="lowerLetter"/>
      <w:lvlText w:val="%8."/>
      <w:lvlJc w:val="left"/>
      <w:pPr>
        <w:ind w:left="6480" w:hanging="360"/>
      </w:pPr>
    </w:lvl>
    <w:lvl w:ilvl="8" w:tplc="BE58ADE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wNDM1NjE2MDKyNLdU0lEKTi0uzszPAykwqQUA7YorGywAAAA="/>
  </w:docVars>
  <w:rsids>
    <w:rsidRoot w:val="00F83220"/>
    <w:rsid w:val="000166A4"/>
    <w:rsid w:val="00040CBB"/>
    <w:rsid w:val="000638C6"/>
    <w:rsid w:val="0007325C"/>
    <w:rsid w:val="00090627"/>
    <w:rsid w:val="000B78C8"/>
    <w:rsid w:val="000C26DB"/>
    <w:rsid w:val="00113989"/>
    <w:rsid w:val="001463B2"/>
    <w:rsid w:val="001E3A8A"/>
    <w:rsid w:val="001F62C0"/>
    <w:rsid w:val="002066BF"/>
    <w:rsid w:val="0024197F"/>
    <w:rsid w:val="00245E02"/>
    <w:rsid w:val="00247EC4"/>
    <w:rsid w:val="002B586F"/>
    <w:rsid w:val="002D3D6A"/>
    <w:rsid w:val="002E063A"/>
    <w:rsid w:val="00337339"/>
    <w:rsid w:val="00353B66"/>
    <w:rsid w:val="00364805"/>
    <w:rsid w:val="003D3094"/>
    <w:rsid w:val="003F688D"/>
    <w:rsid w:val="00451717"/>
    <w:rsid w:val="00456604"/>
    <w:rsid w:val="004A2675"/>
    <w:rsid w:val="004A44CB"/>
    <w:rsid w:val="004B11A3"/>
    <w:rsid w:val="004E62DA"/>
    <w:rsid w:val="004F7139"/>
    <w:rsid w:val="005525EB"/>
    <w:rsid w:val="0056715D"/>
    <w:rsid w:val="0057093C"/>
    <w:rsid w:val="005E3FAE"/>
    <w:rsid w:val="00691EC1"/>
    <w:rsid w:val="006B184F"/>
    <w:rsid w:val="007C3ACB"/>
    <w:rsid w:val="007C53FB"/>
    <w:rsid w:val="008251EB"/>
    <w:rsid w:val="00865326"/>
    <w:rsid w:val="00874BDB"/>
    <w:rsid w:val="00885BD7"/>
    <w:rsid w:val="008B7D18"/>
    <w:rsid w:val="008F1F97"/>
    <w:rsid w:val="008F4052"/>
    <w:rsid w:val="00985A65"/>
    <w:rsid w:val="009D2877"/>
    <w:rsid w:val="009D3FF6"/>
    <w:rsid w:val="009D4EB3"/>
    <w:rsid w:val="00A84BC5"/>
    <w:rsid w:val="00B13D1B"/>
    <w:rsid w:val="00B26E70"/>
    <w:rsid w:val="00B731AF"/>
    <w:rsid w:val="00B80164"/>
    <w:rsid w:val="00B818DF"/>
    <w:rsid w:val="00BA1BAA"/>
    <w:rsid w:val="00BB1721"/>
    <w:rsid w:val="00CB56AC"/>
    <w:rsid w:val="00CD3FEE"/>
    <w:rsid w:val="00D05A7B"/>
    <w:rsid w:val="00D52117"/>
    <w:rsid w:val="00D666C4"/>
    <w:rsid w:val="00D673FE"/>
    <w:rsid w:val="00DB0D39"/>
    <w:rsid w:val="00DC175F"/>
    <w:rsid w:val="00E14005"/>
    <w:rsid w:val="00E614DD"/>
    <w:rsid w:val="00E627B4"/>
    <w:rsid w:val="00E910BA"/>
    <w:rsid w:val="00E920E2"/>
    <w:rsid w:val="00ED2129"/>
    <w:rsid w:val="00F83220"/>
    <w:rsid w:val="00F86AF9"/>
    <w:rsid w:val="00F925CB"/>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D29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41E13">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41E13">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41E13">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41E13">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541E13">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4002EFF" w:usb1="C000E47F" w:usb2="00000009" w:usb3="00000000" w:csb0="000001F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E4907"/>
    <w:rsid w:val="003729CB"/>
    <w:rsid w:val="003A0181"/>
    <w:rsid w:val="00514C5F"/>
    <w:rsid w:val="00541E13"/>
    <w:rsid w:val="005A3EFE"/>
    <w:rsid w:val="00831156"/>
    <w:rsid w:val="00A25F29"/>
    <w:rsid w:val="00C820E2"/>
    <w:rsid w:val="00DD52F7"/>
    <w:rsid w:val="00F31CA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23</Words>
  <Characters>8685</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1T10:24:00Z</dcterms:created>
  <dcterms:modified xsi:type="dcterms:W3CDTF">2019-10-2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xzGRumJ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